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enraster"/>
        <w:tblpPr w:leftFromText="141" w:rightFromText="141" w:horzAnchor="margin" w:tblpY="66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82"/>
        <w:gridCol w:w="1746"/>
        <w:gridCol w:w="1984"/>
      </w:tblGrid>
      <w:tr w:rsidR="00B0445B" w:rsidTr="0070535E">
        <w:tc>
          <w:tcPr>
            <w:tcW w:w="3182" w:type="dxa"/>
            <w:tcBorders>
              <w:bottom w:val="single" w:sz="24" w:space="0" w:color="auto"/>
            </w:tcBorders>
            <w:shd w:val="clear" w:color="auto" w:fill="D9D9D9" w:themeFill="background1" w:themeFillShade="D9"/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b/>
                <w:sz w:val="28"/>
                <w:szCs w:val="28"/>
              </w:rPr>
            </w:pPr>
            <w:bookmarkStart w:id="0" w:name="_GoBack"/>
            <w:bookmarkEnd w:id="0"/>
            <w:r w:rsidRPr="00D67528">
              <w:rPr>
                <w:rFonts w:cstheme="minorHAnsi"/>
                <w:b/>
                <w:sz w:val="28"/>
                <w:szCs w:val="28"/>
              </w:rPr>
              <w:t>Species</w:t>
            </w:r>
          </w:p>
        </w:tc>
        <w:tc>
          <w:tcPr>
            <w:tcW w:w="1746" w:type="dxa"/>
            <w:tcBorders>
              <w:bottom w:val="single" w:sz="24" w:space="0" w:color="000000" w:themeColor="text1"/>
            </w:tcBorders>
            <w:shd w:val="clear" w:color="auto" w:fill="D9D9D9" w:themeFill="background1" w:themeFillShade="D9"/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b/>
                <w:sz w:val="28"/>
                <w:szCs w:val="28"/>
              </w:rPr>
            </w:pPr>
            <w:r w:rsidRPr="00D67528">
              <w:rPr>
                <w:rFonts w:cstheme="minorHAnsi"/>
                <w:b/>
                <w:sz w:val="28"/>
                <w:szCs w:val="28"/>
              </w:rPr>
              <w:t>Year</w:t>
            </w:r>
          </w:p>
        </w:tc>
        <w:tc>
          <w:tcPr>
            <w:tcW w:w="1984" w:type="dxa"/>
            <w:tcBorders>
              <w:bottom w:val="single" w:sz="24" w:space="0" w:color="000000" w:themeColor="text1"/>
            </w:tcBorders>
            <w:shd w:val="clear" w:color="auto" w:fill="D9D9D9" w:themeFill="background1" w:themeFillShade="D9"/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b/>
                <w:sz w:val="28"/>
                <w:szCs w:val="28"/>
              </w:rPr>
            </w:pPr>
            <w:r w:rsidRPr="00D67528">
              <w:rPr>
                <w:rFonts w:cstheme="minorHAnsi"/>
                <w:b/>
                <w:sz w:val="28"/>
                <w:szCs w:val="28"/>
              </w:rPr>
              <w:t>Reference</w:t>
            </w:r>
          </w:p>
        </w:tc>
      </w:tr>
      <w:tr w:rsidR="00B0445B" w:rsidTr="0070535E">
        <w:tc>
          <w:tcPr>
            <w:tcW w:w="3182" w:type="dxa"/>
            <w:tcBorders>
              <w:top w:val="single" w:sz="24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Mouse</w:t>
            </w:r>
          </w:p>
        </w:tc>
        <w:tc>
          <w:tcPr>
            <w:tcW w:w="1746" w:type="dxa"/>
            <w:tcBorders>
              <w:top w:val="single" w:sz="24" w:space="0" w:color="000000" w:themeColor="text1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1997</w:t>
            </w:r>
          </w:p>
        </w:tc>
        <w:tc>
          <w:tcPr>
            <w:tcW w:w="1984" w:type="dxa"/>
            <w:tcBorders>
              <w:top w:val="single" w:sz="24" w:space="0" w:color="000000" w:themeColor="text1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Wakayama&lt;/Author&gt;&lt;Year&gt;1998&lt;/Year&gt;&lt;RecNum&gt;666&lt;/RecNum&gt;&lt;DisplayText&gt;[1]&lt;/DisplayText&gt;&lt;record&gt;&lt;rec-number&gt;666&lt;/rec-number&gt;&lt;foreign-keys&gt;&lt;key app="EN" db-id="ea0xsxvzzsw92te5zpgxa9sss0ead5x9rp0x"&gt;666&lt;/key&gt;&lt;/foreign-keys&gt;&lt;ref-type name="Journal Article"&gt;17&lt;/ref-type&gt;&lt;contributors&gt;&lt;authors&gt;&lt;author&gt;Wakayama, Teruhiko&lt;/author&gt;&lt;author&gt;Perry, Anthony CF&lt;/author&gt;&lt;author&gt;Zuccotti, Maurizio&lt;/author&gt;&lt;author&gt;Johnson, Kenneth R&lt;/author&gt;&lt;author&gt;Yanagimachi, Ryuzu&lt;/author&gt;&lt;/authors&gt;&lt;/contributors&gt;&lt;titles&gt;&lt;title&gt;Full-term development of mice from enucleated oocytes injected with cumulus cell nuclei&lt;/title&gt;&lt;secondary-title&gt;Nature&lt;/secondary-title&gt;&lt;/titles&gt;&lt;periodical&gt;&lt;full-title&gt;Nature&lt;/full-title&gt;&lt;abbr-1&gt;Nature&lt;/abbr-1&gt;&lt;abbr-2&gt;Nature&lt;/abbr-2&gt;&lt;/periodical&gt;&lt;pages&gt;369-374&lt;/pages&gt;&lt;volume&gt;394&lt;/volume&gt;&lt;number&gt;6691&lt;/number&gt;&lt;dates&gt;&lt;year&gt;1998&lt;/year&gt;&lt;/dates&gt;&lt;isbn&gt;0028-083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Cattle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1997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Cibelli&lt;/Author&gt;&lt;Year&gt;1998&lt;/Year&gt;&lt;RecNum&gt;668&lt;/RecNum&gt;&lt;DisplayText&gt;[2,3]&lt;/DisplayText&gt;&lt;record&gt;&lt;rec-number&gt;668&lt;/rec-number&gt;&lt;foreign-keys&gt;&lt;key app="EN" db-id="ea0xsxvzzsw92te5zpgxa9sss0ead5x9rp0x"&gt;668&lt;/key&gt;&lt;/foreign-keys&gt;&lt;ref-type name="Journal Article"&gt;17&lt;/ref-type&gt;&lt;contributors&gt;&lt;authors&gt;&lt;author&gt;Cibelli, Jose B&lt;/author&gt;&lt;author&gt;Stice, Steve L&lt;/author&gt;&lt;author&gt;Golueke, Paul J&lt;/author&gt;&lt;author&gt;Kane, Jeff J&lt;/author&gt;&lt;author&gt;Jerry, Joseph&lt;/author&gt;&lt;author&gt;Blackwell, Cathy&lt;/author&gt;&lt;author&gt;de Leon, F Abel Ponce&lt;/author&gt;&lt;author&gt;Robl, James M&lt;/author&gt;&lt;/authors&gt;&lt;/contributors&gt;&lt;titles&gt;&lt;title&gt;Cloned transgenic calves produced from nonquiescent fetal fibroblasts&lt;/title&gt;&lt;secondary-title&gt;Science&lt;/secondary-title&gt;&lt;/titles&gt;&lt;periodical&gt;&lt;full-title&gt;Science&lt;/full-title&gt;&lt;abbr-1&gt;Science&lt;/abbr-1&gt;&lt;abbr-2&gt;Science&lt;/abbr-2&gt;&lt;/periodical&gt;&lt;pages&gt;1256-1258&lt;/pages&gt;&lt;volume&gt;280&lt;/volume&gt;&lt;number&gt;5367&lt;/number&gt;&lt;dates&gt;&lt;year&gt;1998&lt;/year&gt;&lt;/dates&gt;&lt;isbn&gt;0036-8075&lt;/isbn&gt;&lt;urls&gt;&lt;/urls&gt;&lt;/record&gt;&lt;/Cite&gt;&lt;Cite&gt;&lt;Author&gt;Kato&lt;/Author&gt;&lt;Year&gt;1998&lt;/Year&gt;&lt;RecNum&gt;667&lt;/RecNum&gt;&lt;record&gt;&lt;rec-number&gt;667&lt;/rec-number&gt;&lt;foreign-keys&gt;&lt;key app="EN" db-id="ea0xsxvzzsw92te5zpgxa9sss0ead5x9rp0x"&gt;667&lt;/key&gt;&lt;/foreign-keys&gt;&lt;ref-type name="Journal Article"&gt;17&lt;/ref-type&gt;&lt;contributors&gt;&lt;authors&gt;&lt;author&gt;Kato, Yoko&lt;/author&gt;&lt;author&gt;Tani, Tetsuya&lt;/author&gt;&lt;author&gt;Sotomaru, Yusuke&lt;/author&gt;&lt;author&gt;Kurokawa, Kazuo&lt;/author&gt;&lt;author&gt;Kato, Jun-ya&lt;/author&gt;&lt;author&gt;Doguchi, Hiroshi&lt;/author&gt;&lt;author&gt;Yasue, Hiroshi&lt;/author&gt;&lt;author&gt;Tsunoda, Yukio&lt;/author&gt;&lt;/authors&gt;&lt;/contributors&gt;&lt;titles&gt;&lt;title&gt;Eight calves cloned from somatic cells of a single adult&lt;/title&gt;&lt;secondary-title&gt;Science&lt;/secondary-title&gt;&lt;/titles&gt;&lt;periodical&gt;&lt;full-title&gt;Science&lt;/full-title&gt;&lt;abbr-1&gt;Science&lt;/abbr-1&gt;&lt;abbr-2&gt;Science&lt;/abbr-2&gt;&lt;/periodical&gt;&lt;pages&gt;2095-2098&lt;/pages&gt;&lt;volume&gt;282&lt;/volume&gt;&lt;number&gt;5396&lt;/number&gt;&lt;dates&gt;&lt;year&gt;1998&lt;/year&gt;&lt;/dates&gt;&lt;isbn&gt;0036-8075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2,3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Goa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1998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Baguisi&lt;/Author&gt;&lt;Year&gt;1999&lt;/Year&gt;&lt;RecNum&gt;637&lt;/RecNum&gt;&lt;DisplayText&gt;[4]&lt;/DisplayText&gt;&lt;record&gt;&lt;rec-number&gt;637&lt;/rec-number&gt;&lt;foreign-keys&gt;&lt;key app="EN" db-id="ea0xsxvzzsw92te5zpgxa9sss0ead5x9rp0x"&gt;637&lt;/key&gt;&lt;/foreign-keys&gt;&lt;ref-type name="Journal Article"&gt;17&lt;/ref-type&gt;&lt;contributors&gt;&lt;authors&gt;&lt;author&gt;Baguisi, Alexander&lt;/author&gt;&lt;author&gt;Behboodi, Esmail&lt;/author&gt;&lt;author&gt;Melican, David T&lt;/author&gt;&lt;author&gt;Pollock, Julie S&lt;/author&gt;&lt;author&gt;Destrempes, Margaret M&lt;/author&gt;&lt;author&gt;Cammuso, Christine&lt;/author&gt;&lt;author&gt;Williams, Jennifer L&lt;/author&gt;&lt;author&gt;Nims, Scott D&lt;/author&gt;&lt;author&gt;Porter, Catherine A&lt;/author&gt;&lt;author&gt;Midura, Patricia&lt;/author&gt;&lt;/authors&gt;&lt;/contributors&gt;&lt;titles&gt;&lt;title&gt;Production of goats by somatic cell nuclear transfer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pages&gt;456-461&lt;/pages&gt;&lt;volume&gt;17&lt;/volume&gt;&lt;number&gt;5&lt;/number&gt;&lt;dates&gt;&lt;year&gt;1999&lt;/year&gt;&lt;/dates&gt;&lt;isbn&gt;1087-015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4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Pig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0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Onishi&lt;/Author&gt;&lt;Year&gt;2000&lt;/Year&gt;&lt;RecNum&gt;670&lt;/RecNum&gt;&lt;DisplayText&gt;[5,6]&lt;/DisplayText&gt;&lt;record&gt;&lt;rec-number&gt;670&lt;/rec-number&gt;&lt;foreign-keys&gt;&lt;key app="EN" db-id="ea0xsxvzzsw92te5zpgxa9sss0ead5x9rp0x"&gt;670&lt;/key&gt;&lt;/foreign-keys&gt;&lt;ref-type name="Journal Article"&gt;17&lt;/ref-type&gt;&lt;contributors&gt;&lt;authors&gt;&lt;author&gt;Onishi, Akira&lt;/author&gt;&lt;author&gt;Iwamoto, Masaki&lt;/author&gt;&lt;author&gt;Akita, Tomiji&lt;/author&gt;&lt;author&gt;Mikawa, Satoshi&lt;/author&gt;&lt;author&gt;Takeda, Kumiko&lt;/author&gt;&lt;author&gt;Awata, Takashi&lt;/author&gt;&lt;author&gt;Hanada, Hirohumi&lt;/author&gt;&lt;author&gt;Perry, Anthony CF&lt;/author&gt;&lt;/authors&gt;&lt;/contributors&gt;&lt;titles&gt;&lt;title&gt;Pig cloning by microinjection of fetal fibroblast nuclei&lt;/title&gt;&lt;secondary-title&gt;Science&lt;/secondary-title&gt;&lt;/titles&gt;&lt;periodical&gt;&lt;full-title&gt;Science&lt;/full-title&gt;&lt;abbr-1&gt;Science&lt;/abbr-1&gt;&lt;abbr-2&gt;Science&lt;/abbr-2&gt;&lt;/periodical&gt;&lt;pages&gt;1188-1190&lt;/pages&gt;&lt;volume&gt;289&lt;/volume&gt;&lt;number&gt;5482&lt;/number&gt;&lt;dates&gt;&lt;year&gt;2000&lt;/year&gt;&lt;/dates&gt;&lt;isbn&gt;0036-8075&lt;/isbn&gt;&lt;urls&gt;&lt;/urls&gt;&lt;/record&gt;&lt;/Cite&gt;&lt;Cite&gt;&lt;Author&gt;Polejaeva&lt;/Author&gt;&lt;Year&gt;2000&lt;/Year&gt;&lt;RecNum&gt;669&lt;/RecNum&gt;&lt;record&gt;&lt;rec-number&gt;669&lt;/rec-number&gt;&lt;foreign-keys&gt;&lt;key app="EN" db-id="ea0xsxvzzsw92te5zpgxa9sss0ead5x9rp0x"&gt;669&lt;/key&gt;&lt;/foreign-keys&gt;&lt;ref-type name="Journal Article"&gt;17&lt;/ref-type&gt;&lt;contributors&gt;&lt;authors&gt;&lt;author&gt;Polejaeva, Irina A&lt;/author&gt;&lt;author&gt;Chen, Shu-Hung&lt;/author&gt;&lt;author&gt;Vaught, Todd D&lt;/author&gt;&lt;author&gt;Page, Raymond L&lt;/author&gt;&lt;author&gt;Mullins, June&lt;/author&gt;&lt;author&gt;Ball, Suyapa&lt;/author&gt;&lt;author&gt;Dai, Yifan&lt;/author&gt;&lt;author&gt;Boone, Jeremy&lt;/author&gt;&lt;author&gt;Walker, Shawn&lt;/author&gt;&lt;author&gt;Ayares, David L&lt;/author&gt;&lt;/authors&gt;&lt;/contributors&gt;&lt;titles&gt;&lt;title&gt;Cloned pigs produced by nuclear transfer from adult somatic cells&lt;/title&gt;&lt;secondary-title&gt;Nature&lt;/secondary-title&gt;&lt;/titles&gt;&lt;periodical&gt;&lt;full-title&gt;Nature&lt;/full-title&gt;&lt;abbr-1&gt;Nature&lt;/abbr-1&gt;&lt;abbr-2&gt;Nature&lt;/abbr-2&gt;&lt;/periodical&gt;&lt;pages&gt;86-90&lt;/pages&gt;&lt;volume&gt;407&lt;/volume&gt;&lt;number&gt;6800&lt;/number&gt;&lt;dates&gt;&lt;year&gt;2000&lt;/year&gt;&lt;/dates&gt;&lt;isbn&gt;0028-083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5,6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Mouflon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1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Loi&lt;/Author&gt;&lt;Year&gt;2001&lt;/Year&gt;&lt;RecNum&gt;672&lt;/RecNum&gt;&lt;DisplayText&gt;[7]&lt;/DisplayText&gt;&lt;record&gt;&lt;rec-number&gt;672&lt;/rec-number&gt;&lt;foreign-keys&gt;&lt;key app="EN" db-id="ea0xsxvzzsw92te5zpgxa9sss0ead5x9rp0x"&gt;672&lt;/key&gt;&lt;/foreign-keys&gt;&lt;ref-type name="Journal Article"&gt;17&lt;/ref-type&gt;&lt;contributors&gt;&lt;authors&gt;&lt;author&gt;Loi, Pasqualino&lt;/author&gt;&lt;author&gt;Ptak, Grazyna&lt;/author&gt;&lt;author&gt;Barboni, Barbara&lt;/author&gt;&lt;author&gt;Fulka, Josef&lt;/author&gt;&lt;author&gt;Cappai, Pietro&lt;/author&gt;&lt;author&gt;Clinton, Michael&lt;/author&gt;&lt;/authors&gt;&lt;/contributors&gt;&lt;titles&gt;&lt;title&gt;Genetic rescue of an endangered mammal by cross-species nuclear transfer using post-mortem somatic cells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pages&gt;962-964&lt;/pages&gt;&lt;volume&gt;19&lt;/volume&gt;&lt;number&gt;10&lt;/number&gt;&lt;dates&gt;&lt;year&gt;2001&lt;/year&gt;&lt;/dates&gt;&lt;isbn&gt;1087-015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7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Domestic Ca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1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Shin&lt;/Author&gt;&lt;Year&gt;2002&lt;/Year&gt;&lt;RecNum&gt;673&lt;/RecNum&gt;&lt;DisplayText&gt;[8]&lt;/DisplayText&gt;&lt;record&gt;&lt;rec-number&gt;673&lt;/rec-number&gt;&lt;foreign-keys&gt;&lt;key app="EN" db-id="ea0xsxvzzsw92te5zpgxa9sss0ead5x9rp0x"&gt;673&lt;/key&gt;&lt;/foreign-keys&gt;&lt;ref-type name="Journal Article"&gt;17&lt;/ref-type&gt;&lt;contributors&gt;&lt;authors&gt;&lt;author&gt;Shin, Taeyoung&lt;/author&gt;&lt;author&gt;Kraemer, Duane&lt;/author&gt;&lt;author&gt;Pryor, Jane&lt;/author&gt;&lt;author&gt;Liu, Ling&lt;/author&gt;&lt;author&gt;Rugila, James&lt;/author&gt;&lt;author&gt;Howe, Lisa&lt;/author&gt;&lt;author&gt;Buck, Sandra&lt;/author&gt;&lt;author&gt;Murphy, Keith&lt;/author&gt;&lt;author&gt;Lyons, Leslie&lt;/author&gt;&lt;author&gt;Westhusin, Mark&lt;/author&gt;&lt;/authors&gt;&lt;/contributors&gt;&lt;titles&gt;&lt;title&gt;Cell biology: a cat cloned by nuclear transplantation&lt;/title&gt;&lt;secondary-title&gt;Nature&lt;/secondary-title&gt;&lt;/titles&gt;&lt;periodical&gt;&lt;full-title&gt;Nature&lt;/full-title&gt;&lt;abbr-1&gt;Nature&lt;/abbr-1&gt;&lt;abbr-2&gt;Nature&lt;/abbr-2&gt;&lt;/periodical&gt;&lt;pages&gt;859-859&lt;/pages&gt;&lt;volume&gt;415&lt;/volume&gt;&lt;number&gt;6874&lt;/number&gt;&lt;dates&gt;&lt;year&gt;2002&lt;/year&gt;&lt;/dates&gt;&lt;isbn&gt;0028-083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8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Rabbi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2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Chesné&lt;/Author&gt;&lt;Year&gt;2002&lt;/Year&gt;&lt;RecNum&gt;674&lt;/RecNum&gt;&lt;DisplayText&gt;[9]&lt;/DisplayText&gt;&lt;record&gt;&lt;rec-number&gt;674&lt;/rec-number&gt;&lt;foreign-keys&gt;&lt;key app="EN" db-id="ea0xsxvzzsw92te5zpgxa9sss0ead5x9rp0x"&gt;674&lt;/key&gt;&lt;/foreign-keys&gt;&lt;ref-type name="Journal Article"&gt;17&lt;/ref-type&gt;&lt;contributors&gt;&lt;authors&gt;&lt;author&gt;Chesné, Patrick&lt;/author&gt;&lt;author&gt;Adenot, Pierre G&lt;/author&gt;&lt;author&gt;Viglietta, Céline&lt;/author&gt;&lt;author&gt;Baratte, Michel&lt;/author&gt;&lt;author&gt;Boulanger, Laurent&lt;/author&gt;&lt;author&gt;Renard, Jean-Paul&lt;/author&gt;&lt;/authors&gt;&lt;/contributors&gt;&lt;titles&gt;&lt;title&gt;Cloned rabbits produced by nuclear transfer from adult somatic cells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pages&gt;366-369&lt;/pages&gt;&lt;volume&gt;20&lt;/volume&gt;&lt;number&gt;4&lt;/number&gt;&lt;dates&gt;&lt;year&gt;2002&lt;/year&gt;&lt;/dates&gt;&lt;isbn&gt;1087-015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9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Ra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2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Zhou&lt;/Author&gt;&lt;Year&gt;2003&lt;/Year&gt;&lt;RecNum&gt;677&lt;/RecNum&gt;&lt;DisplayText&gt;[10]&lt;/DisplayText&gt;&lt;record&gt;&lt;rec-number&gt;677&lt;/rec-number&gt;&lt;foreign-keys&gt;&lt;key app="EN" db-id="ea0xsxvzzsw92te5zpgxa9sss0ead5x9rp0x"&gt;677&lt;/key&gt;&lt;/foreign-keys&gt;&lt;ref-type name="Journal Article"&gt;17&lt;/ref-type&gt;&lt;contributors&gt;&lt;authors&gt;&lt;author&gt;Zhou, Qi&lt;/author&gt;&lt;author&gt;Renard, Jean-Paul&lt;/author&gt;&lt;author&gt;Le Friec, Gaëlle&lt;/author&gt;&lt;author&gt;Brochard, Vincent&lt;/author&gt;&lt;author&gt;Beaujean, Nathalie&lt;/author&gt;&lt;author&gt;Cherifi, Yacine&lt;/author&gt;&lt;author&gt;Fraichard, Alexandre&lt;/author&gt;&lt;author&gt;Cozzi, Jean&lt;/author&gt;&lt;/authors&gt;&lt;/contributors&gt;&lt;titles&gt;&lt;title&gt;Generation of fertile cloned rats by regulating oocyte activation&lt;/title&gt;&lt;secondary-title&gt;Science&lt;/secondary-title&gt;&lt;/titles&gt;&lt;periodical&gt;&lt;full-title&gt;Science&lt;/full-title&gt;&lt;abbr-1&gt;Science&lt;/abbr-1&gt;&lt;abbr-2&gt;Science&lt;/abbr-2&gt;&lt;/periodical&gt;&lt;pages&gt;1179-1179&lt;/pages&gt;&lt;volume&gt;302&lt;/volume&gt;&lt;number&gt;5648&lt;/number&gt;&lt;dates&gt;&lt;year&gt;2003&lt;/year&gt;&lt;/dates&gt;&lt;isbn&gt;0036-8075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0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Horse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3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Galli&lt;/Author&gt;&lt;Year&gt;2003&lt;/Year&gt;&lt;RecNum&gt;675&lt;/RecNum&gt;&lt;DisplayText&gt;[11]&lt;/DisplayText&gt;&lt;record&gt;&lt;rec-number&gt;675&lt;/rec-number&gt;&lt;foreign-keys&gt;&lt;key app="EN" db-id="ea0xsxvzzsw92te5zpgxa9sss0ead5x9rp0x"&gt;675&lt;/key&gt;&lt;/foreign-keys&gt;&lt;ref-type name="Journal Article"&gt;17&lt;/ref-type&gt;&lt;contributors&gt;&lt;authors&gt;&lt;author&gt;Galli, Cesare&lt;/author&gt;&lt;author&gt;Lagutina, Irina&lt;/author&gt;&lt;author&gt;Crotti, Gabriella&lt;/author&gt;&lt;author&gt;Colleoni, Silvia&lt;/author&gt;&lt;author&gt;Turini, Paola&lt;/author&gt;&lt;author&gt;Ponderato, Nunzia&lt;/author&gt;&lt;author&gt;Duchi, Roberto&lt;/author&gt;&lt;author&gt;Lazzari, Giovanna&lt;/author&gt;&lt;/authors&gt;&lt;/contributors&gt;&lt;titles&gt;&lt;title&gt;Pregnancy: a cloned horse born to its dam twin&lt;/title&gt;&lt;secondary-title&gt;Nature&lt;/secondary-title&gt;&lt;/titles&gt;&lt;periodical&gt;&lt;full-title&gt;Nature&lt;/full-title&gt;&lt;abbr-1&gt;Nature&lt;/abbr-1&gt;&lt;abbr-2&gt;Nature&lt;/abbr-2&gt;&lt;/periodical&gt;&lt;pages&gt;635-635&lt;/pages&gt;&lt;volume&gt;424&lt;/volume&gt;&lt;number&gt;6949&lt;/number&gt;&lt;dates&gt;&lt;year&gt;2003&lt;/year&gt;&lt;/dates&gt;&lt;isbn&gt;0028-083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1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Mule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3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Woods&lt;/Author&gt;&lt;Year&gt;2003&lt;/Year&gt;&lt;RecNum&gt;676&lt;/RecNum&gt;&lt;DisplayText&gt;[12]&lt;/DisplayText&gt;&lt;record&gt;&lt;rec-number&gt;676&lt;/rec-number&gt;&lt;foreign-keys&gt;&lt;key app="EN" db-id="ea0xsxvzzsw92te5zpgxa9sss0ead5x9rp0x"&gt;676&lt;/key&gt;&lt;/foreign-keys&gt;&lt;ref-type name="Journal Article"&gt;17&lt;/ref-type&gt;&lt;contributors&gt;&lt;authors&gt;&lt;author&gt;Woods, Gordon L&lt;/author&gt;&lt;author&gt;White, Kenneth L&lt;/author&gt;&lt;author&gt;Vanderwall, Dirk K&lt;/author&gt;&lt;author&gt;Li, Guang-Peng&lt;/author&gt;&lt;author&gt;Aston, Kenneth I&lt;/author&gt;&lt;author&gt;Bunch, Thomas D&lt;/author&gt;&lt;author&gt;Meerdo, Lora N&lt;/author&gt;&lt;author&gt;Pate, Barry J&lt;/author&gt;&lt;/authors&gt;&lt;/contributors&gt;&lt;titles&gt;&lt;title&gt;A mule cloned from fetal cells by nuclear transfer&lt;/title&gt;&lt;secondary-title&gt;Science&lt;/secondary-title&gt;&lt;/titles&gt;&lt;periodical&gt;&lt;full-title&gt;Science&lt;/full-title&gt;&lt;abbr-1&gt;Science&lt;/abbr-1&gt;&lt;abbr-2&gt;Science&lt;/abbr-2&gt;&lt;/periodical&gt;&lt;pages&gt;1063-1063&lt;/pages&gt;&lt;volume&gt;301&lt;/volume&gt;&lt;number&gt;5636&lt;/number&gt;&lt;dates&gt;&lt;year&gt;2003&lt;/year&gt;&lt;/dates&gt;&lt;isbn&gt;0036-8075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2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African Wildca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4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Gomez&lt;/Author&gt;&lt;Year&gt;2004&lt;/Year&gt;&lt;RecNum&gt;678&lt;/RecNum&gt;&lt;DisplayText&gt;[13]&lt;/DisplayText&gt;&lt;record&gt;&lt;rec-number&gt;678&lt;/rec-number&gt;&lt;foreign-keys&gt;&lt;key app="EN" db-id="ea0xsxvzzsw92te5zpgxa9sss0ead5x9rp0x"&gt;678&lt;/key&gt;&lt;/foreign-keys&gt;&lt;ref-type name="Journal Article"&gt;17&lt;/ref-type&gt;&lt;contributors&gt;&lt;authors&gt;&lt;author&gt;Gomez, Martha C&lt;/author&gt;&lt;author&gt;Earle Pope, C&lt;/author&gt;&lt;author&gt;Giraldo, Angelica&lt;/author&gt;&lt;author&gt;Lyons, Leslie A&lt;/author&gt;&lt;author&gt;Harris, Rebecca F&lt;/author&gt;&lt;author&gt;King, Amy L&lt;/author&gt;&lt;author&gt;Cole, Alex&lt;/author&gt;&lt;author&gt;Godke, Robert A&lt;/author&gt;&lt;author&gt;Dresser, Betsy L&lt;/author&gt;&lt;/authors&gt;&lt;/contributors&gt;&lt;titles&gt;&lt;title&gt;Birth of African Wildcat cloned kittens born from domestic cats&lt;/title&gt;&lt;secondary-title&gt;Cloning and stem cells&lt;/secondary-title&gt;&lt;/titles&gt;&lt;periodical&gt;&lt;full-title&gt;Cloning and Stem Cells&lt;/full-title&gt;&lt;abbr-1&gt;Cloning Stem Cells&lt;/abbr-1&gt;&lt;abbr-2&gt;Cloning Stem Cells&lt;/abbr-2&gt;&lt;/periodical&gt;&lt;pages&gt;247-258&lt;/pages&gt;&lt;volume&gt;6&lt;/volume&gt;&lt;number&gt;3&lt;/number&gt;&lt;dates&gt;&lt;year&gt;2004&lt;/year&gt;&lt;/dates&gt;&lt;isbn&gt;1536-2302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3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Dog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5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Lee&lt;/Author&gt;&lt;Year&gt;2005&lt;/Year&gt;&lt;RecNum&gt;679&lt;/RecNum&gt;&lt;DisplayText&gt;[14]&lt;/DisplayText&gt;&lt;record&gt;&lt;rec-number&gt;679&lt;/rec-number&gt;&lt;foreign-keys&gt;&lt;key app="EN" db-id="ea0xsxvzzsw92te5zpgxa9sss0ead5x9rp0x"&gt;679&lt;/key&gt;&lt;/foreign-keys&gt;&lt;ref-type name="Journal Article"&gt;17&lt;/ref-type&gt;&lt;contributors&gt;&lt;authors&gt;&lt;author&gt;Lee, Byeong Chun&lt;/author&gt;&lt;author&gt;Kim, Min Kyu&lt;/author&gt;&lt;author&gt;Jang, Goo&lt;/author&gt;&lt;author&gt;Oh, Hyun Ju&lt;/author&gt;&lt;author&gt;Yuda, Fibrianto&lt;/author&gt;&lt;author&gt;Kim, Hye Jin&lt;/author&gt;&lt;author&gt;Shamim, M Hossein&lt;/author&gt;&lt;author&gt;Kim, Jung Ju&lt;/author&gt;&lt;author&gt;Kang, Sung Keun&lt;/author&gt;&lt;author&gt;Schatten, Gerald&lt;/author&gt;&lt;/authors&gt;&lt;/contributors&gt;&lt;titles&gt;&lt;title&gt;Dogs cloned from adult somatic cells&lt;/title&gt;&lt;secondary-title&gt;Nature&lt;/secondary-title&gt;&lt;/titles&gt;&lt;periodical&gt;&lt;full-title&gt;Nature&lt;/full-title&gt;&lt;abbr-1&gt;Nature&lt;/abbr-1&gt;&lt;abbr-2&gt;Nature&lt;/abbr-2&gt;&lt;/periodical&gt;&lt;pages&gt;641-641&lt;/pages&gt;&lt;volume&gt;436&lt;/volume&gt;&lt;number&gt;7051&lt;/number&gt;&lt;dates&gt;&lt;year&gt;2005&lt;/year&gt;&lt;/dates&gt;&lt;isbn&gt;0028-083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4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Wolf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5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993690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begin"/>
            </w:r>
            <w:r>
              <w:rPr>
                <w:rFonts w:cstheme="minorHAnsi"/>
                <w:sz w:val="24"/>
                <w:szCs w:val="24"/>
                <w:shd w:val="clear" w:color="auto" w:fill="FFFFFF"/>
              </w:rPr>
              <w:instrText xml:space="preserve"> ADDIN EN.CITE &lt;EndNote&gt;&lt;Cite&gt;&lt;Author&gt;Kim&lt;/Author&gt;&lt;Year&gt;2007&lt;/Year&gt;&lt;RecNum&gt;642&lt;/RecNum&gt;&lt;DisplayText&gt;[15]&lt;/DisplayText&gt;&lt;record&gt;&lt;rec-number&gt;642&lt;/rec-number&gt;&lt;foreign-keys&gt;&lt;key app="EN" db-id="ea0xsxvzzsw92te5zpgxa9sss0ead5x9rp0x"&gt;642&lt;/key&gt;&lt;/foreign-keys&gt;&lt;ref-type name="Journal Article"&gt;17&lt;/ref-type&gt;&lt;contributors&gt;&lt;authors&gt;&lt;author&gt;Kim, Min Kyu&lt;/author&gt;&lt;author&gt;Jang, Goo&lt;/author&gt;&lt;author&gt;Oh, Hyun Ju&lt;/author&gt;&lt;author&gt;Yuda, Fibrianto&lt;/author&gt;&lt;author&gt;Kim, Hye Jin&lt;/author&gt;&lt;author&gt;Hwang, Woo Suk&lt;/author&gt;&lt;author&gt;Hossein, Mohammad Shamim&lt;/author&gt;&lt;author&gt;Kim, Joung Joo&lt;/author&gt;&lt;author&gt;Shin, Nam Shik&lt;/author&gt;&lt;author&gt;Kang, Sung Keun&lt;/author&gt;&lt;/authors&gt;&lt;/contributors&gt;&lt;titles&gt;&lt;title&gt;Endangered wolves cloned from adult somatic cells&lt;/title&gt;&lt;secondary-title&gt;Cloning and stem cells&lt;/secondary-title&gt;&lt;/titles&gt;&lt;periodical&gt;&lt;full-title&gt;Cloning and Stem Cells&lt;/full-title&gt;&lt;abbr-1&gt;Cloning Stem Cells&lt;/abbr-1&gt;&lt;abbr-2&gt;Cloning Stem Cells&lt;/abbr-2&gt;&lt;/periodical&gt;&lt;pages&gt;130-137&lt;/pages&gt;&lt;volume&gt;9&lt;/volume&gt;&lt;number&gt;1&lt;/number&gt;&lt;dates&gt;&lt;year&gt;2007&lt;/year&gt;&lt;/dates&gt;&lt;isbn&gt;1536-2302&lt;/isbn&gt;&lt;urls&gt;&lt;/urls&gt;&lt;/record&gt;&lt;/Cite&gt;&lt;/EndNote&gt;</w:instrText>
            </w:r>
            <w:r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separate"/>
            </w:r>
            <w:r>
              <w:rPr>
                <w:rFonts w:cstheme="minorHAnsi"/>
                <w:noProof/>
                <w:sz w:val="24"/>
                <w:szCs w:val="24"/>
                <w:shd w:val="clear" w:color="auto" w:fill="FFFFFF"/>
              </w:rPr>
              <w:t>[15]</w:t>
            </w:r>
            <w:r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Ferret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6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instrText xml:space="preserve"> ADDIN EN.CITE &lt;EndNote&gt;&lt;Cite&gt;&lt;Author&gt;Li&lt;/Author&gt;&lt;Year&gt;2006&lt;/Year&gt;&lt;RecNum&gt;680&lt;/RecNum&gt;&lt;DisplayText&gt;[16]&lt;/DisplayText&gt;&lt;record&gt;&lt;rec-number&gt;680&lt;/rec-number&gt;&lt;foreign-keys&gt;&lt;key app="EN" db-id="ea0xsxvzzsw92te5zpgxa9sss0ead5x9rp0x"&gt;680&lt;/key&gt;&lt;/foreign-keys&gt;&lt;ref-type name="Journal Article"&gt;17&lt;/ref-type&gt;&lt;contributors&gt;&lt;authors&gt;&lt;author&gt;Li, Ziyi&lt;/author&gt;&lt;author&gt;Sun, Xingshen&lt;/author&gt;&lt;author&gt;Chen, Juan&lt;/author&gt;&lt;author&gt;Liu, Xiaoming&lt;/author&gt;&lt;author&gt;Wisely, Samantha M&lt;/author&gt;&lt;author&gt;Zhou, Qi&lt;/author&gt;&lt;author&gt;Renard, Jean-Paul&lt;/author&gt;&lt;author&gt;Leno, Gregory H&lt;/author&gt;&lt;author&gt;Engelhardt, John F&lt;/author&gt;&lt;/authors&gt;&lt;/contributors&gt;&lt;titles&gt;&lt;title&gt;Cloned ferrets produced by somatic cell nuclear transfer&lt;/title&gt;&lt;secondary-title&gt;Developmental biology&lt;/secondary-title&gt;&lt;/titles&gt;&lt;periodical&gt;&lt;full-title&gt;Developmental Biology&lt;/full-title&gt;&lt;abbr-1&gt;Dev. Biol.&lt;/abbr-1&gt;&lt;abbr-2&gt;Dev Biol&lt;/abbr-2&gt;&lt;/periodical&gt;&lt;pages&gt;439-448&lt;/pages&gt;&lt;volume&gt;293&lt;/volume&gt;&lt;number&gt;2&lt;/number&gt;&lt;dates&gt;&lt;year&gt;2006&lt;/year&gt;&lt;/dates&gt;&lt;isbn&gt;0012-1606&lt;/isbn&gt;&lt;urls&gt;&lt;/urls&gt;&lt;/record&gt;&lt;/Cite&gt;&lt;/EndNote&gt;</w:instrTex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color w:val="000000"/>
                <w:sz w:val="24"/>
                <w:szCs w:val="24"/>
                <w:shd w:val="clear" w:color="auto" w:fill="FFFFFF"/>
              </w:rPr>
              <w:t>[16]</w:t>
            </w: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  <w:t>Red Deer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7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sz w:val="24"/>
                <w:szCs w:val="24"/>
                <w:shd w:val="clear" w:color="auto" w:fill="FFFFFF"/>
              </w:rPr>
              <w:instrText xml:space="preserve"> ADDIN EN.CITE &lt;EndNote&gt;&lt;Cite&gt;&lt;Author&gt;Berg&lt;/Author&gt;&lt;Year&gt;2007&lt;/Year&gt;&lt;RecNum&gt;682&lt;/RecNum&gt;&lt;DisplayText&gt;[17]&lt;/DisplayText&gt;&lt;record&gt;&lt;rec-number&gt;682&lt;/rec-number&gt;&lt;foreign-keys&gt;&lt;key app="EN" db-id="ea0xsxvzzsw92te5zpgxa9sss0ead5x9rp0x"&gt;682&lt;/key&gt;&lt;/foreign-keys&gt;&lt;ref-type name="Journal Article"&gt;17&lt;/ref-type&gt;&lt;contributors&gt;&lt;authors&gt;&lt;author&gt;Berg, Debra K&lt;/author&gt;&lt;author&gt;Li, Chunyi&lt;/author&gt;&lt;author&gt;Asher, Geoff&lt;/author&gt;&lt;author&gt;Wells, David N&lt;/author&gt;&lt;author&gt;Oback, Björn&lt;/author&gt;&lt;/authors&gt;&lt;/contributors&gt;&lt;titles&gt;&lt;title&gt;Red deer cloned from antler stem cells and their differentiated progeny&lt;/title&gt;&lt;secondary-title&gt;Biology of reproduction&lt;/secondary-title&gt;&lt;/titles&gt;&lt;periodical&gt;&lt;full-title&gt;Biology of Reproduction&lt;/full-title&gt;&lt;abbr-1&gt;Biol. Reprod.&lt;/abbr-1&gt;&lt;abbr-2&gt;Biol Reprod&lt;/abbr-2&gt;&lt;/periodical&gt;&lt;pages&gt;384-394&lt;/pages&gt;&lt;volume&gt;77&lt;/volume&gt;&lt;number&gt;3&lt;/number&gt;&lt;dates&gt;&lt;year&gt;2007&lt;/year&gt;&lt;/dates&gt;&lt;isbn&gt;0006-3363&lt;/isbn&gt;&lt;urls&gt;&lt;/urls&gt;&lt;/record&gt;&lt;/Cite&gt;&lt;/EndNote&gt;</w:instrTex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sz w:val="24"/>
                <w:szCs w:val="24"/>
                <w:shd w:val="clear" w:color="auto" w:fill="FFFFFF"/>
              </w:rPr>
              <w:t>[17]</w: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Buffalo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7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sz w:val="24"/>
                <w:szCs w:val="24"/>
                <w:shd w:val="clear" w:color="auto" w:fill="FFFFFF"/>
              </w:rPr>
              <w:instrText xml:space="preserve"> ADDIN EN.CITE &lt;EndNote&gt;&lt;Cite&gt;&lt;Author&gt;Shi&lt;/Author&gt;&lt;Year&gt;2007&lt;/Year&gt;&lt;RecNum&gt;684&lt;/RecNum&gt;&lt;DisplayText&gt;[18]&lt;/DisplayText&gt;&lt;record&gt;&lt;rec-number&gt;684&lt;/rec-number&gt;&lt;foreign-keys&gt;&lt;key app="EN" db-id="ea0xsxvzzsw92te5zpgxa9sss0ead5x9rp0x"&gt;684&lt;/key&gt;&lt;/foreign-keys&gt;&lt;ref-type name="Journal Article"&gt;17&lt;/ref-type&gt;&lt;contributors&gt;&lt;authors&gt;&lt;author&gt;Shi, Deshun&lt;/author&gt;&lt;author&gt;Lu, Fenghua&lt;/author&gt;&lt;author&gt;Wei, Yingming&lt;/author&gt;&lt;author&gt;Cui, Kuiqing&lt;/author&gt;&lt;author&gt;Yang, Sufang&lt;/author&gt;&lt;author&gt;Wei, Jingwei&lt;/author&gt;&lt;author&gt;Liu, Qingyou&lt;/author&gt;&lt;/authors&gt;&lt;/contributors&gt;&lt;titles&gt;&lt;title&gt;Buffalos (Bubalus bubalis) cloned by nuclear transfer of somatic cells&lt;/title&gt;&lt;secondary-title&gt;Biology of reproduction&lt;/secondary-title&gt;&lt;/titles&gt;&lt;periodical&gt;&lt;full-title&gt;Biology of Reproduction&lt;/full-title&gt;&lt;abbr-1&gt;Biol. Reprod.&lt;/abbr-1&gt;&lt;abbr-2&gt;Biol Reprod&lt;/abbr-2&gt;&lt;/periodical&gt;&lt;pages&gt;285-291&lt;/pages&gt;&lt;volume&gt;77&lt;/volume&gt;&lt;number&gt;2&lt;/number&gt;&lt;dates&gt;&lt;year&gt;2007&lt;/year&gt;&lt;/dates&gt;&lt;isbn&gt;0006-3363&lt;/isbn&gt;&lt;urls&gt;&lt;/urls&gt;&lt;/record&gt;&lt;/Cite&gt;&lt;/EndNote&gt;</w:instrTex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sz w:val="24"/>
                <w:szCs w:val="24"/>
                <w:shd w:val="clear" w:color="auto" w:fill="FFFFFF"/>
              </w:rPr>
              <w:t>[18]</w: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Camel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09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sz w:val="24"/>
                <w:szCs w:val="24"/>
                <w:shd w:val="clear" w:color="auto" w:fill="FFFFFF"/>
              </w:rPr>
              <w:instrText xml:space="preserve"> ADDIN EN.CITE &lt;EndNote&gt;&lt;Cite&gt;&lt;Author&gt;Wani&lt;/Author&gt;&lt;Year&gt;2010&lt;/Year&gt;&lt;RecNum&gt;683&lt;/RecNum&gt;&lt;DisplayText&gt;[19]&lt;/DisplayText&gt;&lt;record&gt;&lt;rec-number&gt;683&lt;/rec-number&gt;&lt;foreign-keys&gt;&lt;key app="EN" db-id="ea0xsxvzzsw92te5zpgxa9sss0ead5x9rp0x"&gt;683&lt;/key&gt;&lt;/foreign-keys&gt;&lt;ref-type name="Journal Article"&gt;17&lt;/ref-type&gt;&lt;contributors&gt;&lt;authors&gt;&lt;author&gt;Wani, Nisar A&lt;/author&gt;&lt;author&gt;Wernery, U&lt;/author&gt;&lt;author&gt;Hassan, FAH&lt;/author&gt;&lt;author&gt;Wernery, R&lt;/author&gt;&lt;author&gt;Skidmore, JA&lt;/author&gt;&lt;/authors&gt;&lt;/contributors&gt;&lt;titles&gt;&lt;title&gt;Production of the first cloned camel by somatic cell nuclear transfer&lt;/title&gt;&lt;secondary-title&gt;Biology of reproduction&lt;/secondary-title&gt;&lt;/titles&gt;&lt;periodical&gt;&lt;full-title&gt;Biology of Reproduction&lt;/full-title&gt;&lt;abbr-1&gt;Biol. Reprod.&lt;/abbr-1&gt;&lt;abbr-2&gt;Biol Reprod&lt;/abbr-2&gt;&lt;/periodical&gt;&lt;pages&gt;373-379&lt;/pages&gt;&lt;volume&gt;82&lt;/volume&gt;&lt;number&gt;2&lt;/number&gt;&lt;dates&gt;&lt;year&gt;2010&lt;/year&gt;&lt;/dates&gt;&lt;isbn&gt;0006-3363&lt;/isbn&gt;&lt;urls&gt;&lt;/urls&gt;&lt;/record&gt;&lt;/Cite&gt;&lt;/EndNote&gt;</w:instrTex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sz w:val="24"/>
                <w:szCs w:val="24"/>
                <w:shd w:val="clear" w:color="auto" w:fill="FFFFFF"/>
              </w:rPr>
              <w:t>[19]</w: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  <w:tr w:rsidR="00B0445B" w:rsidTr="0070535E">
        <w:tc>
          <w:tcPr>
            <w:tcW w:w="31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rPr>
                <w:rFonts w:cstheme="minorHAnsi"/>
                <w:color w:val="000000"/>
                <w:sz w:val="24"/>
                <w:szCs w:val="24"/>
                <w:highlight w:val="red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Coyote</w:t>
            </w:r>
          </w:p>
        </w:tc>
        <w:tc>
          <w:tcPr>
            <w:tcW w:w="174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70535E">
            <w:pPr>
              <w:jc w:val="center"/>
              <w:rPr>
                <w:rFonts w:cstheme="minorHAnsi"/>
                <w:sz w:val="24"/>
                <w:szCs w:val="24"/>
                <w:highlight w:val="red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t>2011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B0445B" w:rsidRPr="00D67528" w:rsidRDefault="00B0445B" w:rsidP="00993690">
            <w:pPr>
              <w:jc w:val="center"/>
              <w:rPr>
                <w:rFonts w:cstheme="minorHAnsi"/>
                <w:sz w:val="24"/>
                <w:szCs w:val="24"/>
                <w:highlight w:val="red"/>
                <w:shd w:val="clear" w:color="auto" w:fill="FFFFFF"/>
              </w:rPr>
            </w:pP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begin"/>
            </w:r>
            <w:r w:rsidR="00993690">
              <w:rPr>
                <w:rFonts w:cstheme="minorHAnsi"/>
                <w:sz w:val="24"/>
                <w:szCs w:val="24"/>
                <w:shd w:val="clear" w:color="auto" w:fill="FFFFFF"/>
              </w:rPr>
              <w:instrText xml:space="preserve"> ADDIN EN.CITE &lt;EndNote&gt;&lt;Cite&gt;&lt;Author&gt;Hwang&lt;/Author&gt;&lt;Year&gt;2013&lt;/Year&gt;&lt;RecNum&gt;685&lt;/RecNum&gt;&lt;DisplayText&gt;[20]&lt;/DisplayText&gt;&lt;record&gt;&lt;rec-number&gt;685&lt;/rec-number&gt;&lt;foreign-keys&gt;&lt;key app="EN" db-id="ea0xsxvzzsw92te5zpgxa9sss0ead5x9rp0x"&gt;685&lt;/key&gt;&lt;/foreign-keys&gt;&lt;ref-type name="Journal Article"&gt;17&lt;/ref-type&gt;&lt;contributors&gt;&lt;authors&gt;&lt;author&gt;Hwang, Insung&lt;/author&gt;&lt;author&gt;Jeong, Yeon Woo&lt;/author&gt;&lt;author&gt;Kim, Joung Joo&lt;/author&gt;&lt;author&gt;Lee, Hyo Jeong&lt;/author&gt;&lt;author&gt;Kang, Mina&lt;/author&gt;&lt;author&gt;Park, Kang Bae&lt;/author&gt;&lt;author&gt;Park, Jung Hwan&lt;/author&gt;&lt;author&gt;Kim, Yeun Wook&lt;/author&gt;&lt;author&gt;Kim, Woo Tae&lt;/author&gt;&lt;author&gt;Shin, Taeyoung&lt;/author&gt;&lt;/authors&gt;&lt;/contributors&gt;&lt;titles&gt;&lt;title&gt;Successful cloning of coyotes through interspecies somatic cell nuclear transfer using domestic dog oocytes&lt;/title&gt;&lt;secondary-title&gt;Reproduction, Fertility and Development&lt;/secondary-title&gt;&lt;/titles&gt;&lt;periodical&gt;&lt;full-title&gt;Reproduction, Fertility and Development&lt;/full-title&gt;&lt;abbr-1&gt;Reprod. Fertil. Dev.&lt;/abbr-1&gt;&lt;abbr-2&gt;Reprod Fertil Dev&lt;/abbr-2&gt;&lt;/periodical&gt;&lt;pages&gt;1142-1148&lt;/pages&gt;&lt;volume&gt;25&lt;/volume&gt;&lt;number&gt;8&lt;/number&gt;&lt;dates&gt;&lt;year&gt;2013&lt;/year&gt;&lt;/dates&gt;&lt;isbn&gt;1448-5990&lt;/isbn&gt;&lt;urls&gt;&lt;/urls&gt;&lt;/record&gt;&lt;/Cite&gt;&lt;/EndNote&gt;</w:instrTex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separate"/>
            </w:r>
            <w:r w:rsidRPr="00D67528">
              <w:rPr>
                <w:rFonts w:cstheme="minorHAnsi"/>
                <w:noProof/>
                <w:sz w:val="24"/>
                <w:szCs w:val="24"/>
                <w:shd w:val="clear" w:color="auto" w:fill="FFFFFF"/>
              </w:rPr>
              <w:t>[20]</w:t>
            </w:r>
            <w:r w:rsidRPr="00D67528">
              <w:rPr>
                <w:rFonts w:cstheme="minorHAnsi"/>
                <w:sz w:val="24"/>
                <w:szCs w:val="24"/>
                <w:shd w:val="clear" w:color="auto" w:fill="FFFFFF"/>
              </w:rPr>
              <w:fldChar w:fldCharType="end"/>
            </w:r>
          </w:p>
        </w:tc>
      </w:tr>
    </w:tbl>
    <w:p w:rsidR="0070535E" w:rsidRPr="00B667E7" w:rsidRDefault="0070535E" w:rsidP="0070535E">
      <w:pPr>
        <w:rPr>
          <w:rFonts w:cstheme="minorHAnsi"/>
          <w:b/>
          <w:sz w:val="24"/>
          <w:szCs w:val="24"/>
          <w:shd w:val="clear" w:color="auto" w:fill="FFFFFF"/>
        </w:rPr>
      </w:pPr>
      <w:r w:rsidRPr="00B667E7">
        <w:rPr>
          <w:rFonts w:cstheme="minorHAnsi"/>
          <w:b/>
          <w:sz w:val="24"/>
          <w:szCs w:val="24"/>
          <w:shd w:val="clear" w:color="auto" w:fill="FFFFFF"/>
        </w:rPr>
        <w:t>Table S1</w:t>
      </w:r>
      <w:r>
        <w:rPr>
          <w:rFonts w:cstheme="minorHAnsi"/>
          <w:b/>
          <w:sz w:val="24"/>
          <w:szCs w:val="24"/>
          <w:shd w:val="clear" w:color="auto" w:fill="FFFFFF"/>
        </w:rPr>
        <w:t>.</w:t>
      </w:r>
      <w:r w:rsidRPr="00B667E7">
        <w:rPr>
          <w:rFonts w:cstheme="minorHAnsi"/>
          <w:b/>
          <w:sz w:val="24"/>
          <w:szCs w:val="24"/>
          <w:shd w:val="clear" w:color="auto" w:fill="FFFFFF"/>
        </w:rPr>
        <w:t xml:space="preserve"> List of successfully cloned animals </w:t>
      </w:r>
    </w:p>
    <w:p w:rsidR="00B0445B" w:rsidRDefault="00B0445B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70535E" w:rsidRDefault="0070535E"/>
    <w:p w:rsidR="00B0445B" w:rsidRPr="00D67528" w:rsidRDefault="0070535E">
      <w:pPr>
        <w:rPr>
          <w:sz w:val="32"/>
          <w:szCs w:val="32"/>
        </w:rPr>
      </w:pPr>
      <w:r w:rsidRPr="00D67528">
        <w:rPr>
          <w:rFonts w:cstheme="minorHAnsi"/>
          <w:b/>
          <w:sz w:val="32"/>
          <w:szCs w:val="32"/>
          <w:shd w:val="clear" w:color="auto" w:fill="FFFFFF"/>
        </w:rPr>
        <w:t>References</w:t>
      </w:r>
    </w:p>
    <w:p w:rsidR="00993690" w:rsidRPr="00993690" w:rsidRDefault="00B0445B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 w:cs="Calibri"/>
          <w:noProof/>
          <w:sz w:val="24"/>
          <w:szCs w:val="24"/>
        </w:rPr>
        <w:fldChar w:fldCharType="begin"/>
      </w:r>
      <w:r w:rsidRPr="00993690">
        <w:rPr>
          <w:sz w:val="24"/>
          <w:szCs w:val="24"/>
        </w:rPr>
        <w:instrText xml:space="preserve"> ADDIN EN.REFLIST </w:instrText>
      </w:r>
      <w:r w:rsidRPr="00993690">
        <w:rPr>
          <w:rFonts w:ascii="Calibri" w:hAnsi="Calibri" w:cs="Calibri"/>
          <w:noProof/>
          <w:sz w:val="24"/>
          <w:szCs w:val="24"/>
        </w:rPr>
        <w:fldChar w:fldCharType="separate"/>
      </w:r>
      <w:r w:rsidR="00993690" w:rsidRPr="00993690">
        <w:rPr>
          <w:rFonts w:ascii="Calibri" w:hAnsi="Calibri"/>
          <w:noProof/>
          <w:sz w:val="24"/>
          <w:szCs w:val="24"/>
        </w:rPr>
        <w:t>1</w:t>
      </w:r>
      <w:r w:rsidR="00993690" w:rsidRPr="00993690">
        <w:rPr>
          <w:rFonts w:ascii="Calibri" w:hAnsi="Calibri"/>
          <w:noProof/>
          <w:sz w:val="24"/>
          <w:szCs w:val="24"/>
        </w:rPr>
        <w:tab/>
        <w:t>Wakayama T, Perry AC, Zuccotti M, Johnson KR, Yanagimachi R: Full-term development of mice from enucleated oocytes injected with cumulus cell nuclei. Nature 1998;394:369-374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2</w:t>
      </w:r>
      <w:r w:rsidRPr="00993690">
        <w:rPr>
          <w:rFonts w:ascii="Calibri" w:hAnsi="Calibri"/>
          <w:noProof/>
          <w:sz w:val="24"/>
          <w:szCs w:val="24"/>
        </w:rPr>
        <w:tab/>
        <w:t>Cibelli JB, Stice SL, Golueke PJ, Kane JJ, Jerry J, Blackwell C, de Leon FAP, Robl JM: Cloned transgenic calves produced from nonquiescent fetal fibroblasts. Science 1998;280:1256-1258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3</w:t>
      </w:r>
      <w:r w:rsidRPr="00993690">
        <w:rPr>
          <w:rFonts w:ascii="Calibri" w:hAnsi="Calibri"/>
          <w:noProof/>
          <w:sz w:val="24"/>
          <w:szCs w:val="24"/>
        </w:rPr>
        <w:tab/>
        <w:t>Kato Y, Tani T, Sotomaru Y, Kurokawa K, Kato J-y, Doguchi H, Yasue H, Tsunoda Y: Eight calves cloned from somatic cells of a single adult. Science 1998;282:2095-2098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4</w:t>
      </w:r>
      <w:r w:rsidRPr="00993690">
        <w:rPr>
          <w:rFonts w:ascii="Calibri" w:hAnsi="Calibri"/>
          <w:noProof/>
          <w:sz w:val="24"/>
          <w:szCs w:val="24"/>
        </w:rPr>
        <w:tab/>
        <w:t>Baguisi A, Behboodi E, Melican DT, Pollock JS, Destrempes MM, Cammuso C, Williams JL, Nims SD, Porter CA, Midura P: Production of goats by somatic cell nuclear transfer. Nat Biotechnol 1999;17:456-461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5</w:t>
      </w:r>
      <w:r w:rsidRPr="00993690">
        <w:rPr>
          <w:rFonts w:ascii="Calibri" w:hAnsi="Calibri"/>
          <w:noProof/>
          <w:sz w:val="24"/>
          <w:szCs w:val="24"/>
        </w:rPr>
        <w:tab/>
        <w:t>Onishi A, Iwamoto M, Akita T, Mikawa S, Takeda K, Awata T, Hanada H, Perry AC: Pig cloning by microinjection of fetal fibroblast nuclei. Science 2000;289:1188-1190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6</w:t>
      </w:r>
      <w:r w:rsidRPr="00993690">
        <w:rPr>
          <w:rFonts w:ascii="Calibri" w:hAnsi="Calibri"/>
          <w:noProof/>
          <w:sz w:val="24"/>
          <w:szCs w:val="24"/>
        </w:rPr>
        <w:tab/>
        <w:t>Polejaeva IA, Chen S-H, Vaught TD, Page RL, Mullins J, Ball S, Dai Y, Boone J, Walker S, Ayares DL: Cloned pigs produced by nuclear transfer from adult somatic cells. Nature 2000;407:86-90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lastRenderedPageBreak/>
        <w:t>7</w:t>
      </w:r>
      <w:r w:rsidRPr="00993690">
        <w:rPr>
          <w:rFonts w:ascii="Calibri" w:hAnsi="Calibri"/>
          <w:noProof/>
          <w:sz w:val="24"/>
          <w:szCs w:val="24"/>
        </w:rPr>
        <w:tab/>
        <w:t>Loi P, Ptak G, Barboni B, Fulka J, Cappai P, Clinton M: Genetic rescue of an endangered mammal by cross-species nuclear transfer using post-mortem somatic cells. Nat Biotechnol 2001;19:962-964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8</w:t>
      </w:r>
      <w:r w:rsidRPr="00993690">
        <w:rPr>
          <w:rFonts w:ascii="Calibri" w:hAnsi="Calibri"/>
          <w:noProof/>
          <w:sz w:val="24"/>
          <w:szCs w:val="24"/>
        </w:rPr>
        <w:tab/>
        <w:t>Shin T, Kraemer D, Pryor J, Liu L, Rugila J, Howe L, Buck S, Murphy K, Lyons L, Westhusin M: Cell biology: A cat cloned by nuclear transplantation. Nature 2002;415:859-859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9</w:t>
      </w:r>
      <w:r w:rsidRPr="00993690">
        <w:rPr>
          <w:rFonts w:ascii="Calibri" w:hAnsi="Calibri"/>
          <w:noProof/>
          <w:sz w:val="24"/>
          <w:szCs w:val="24"/>
        </w:rPr>
        <w:tab/>
        <w:t>Chesné P, Adenot PG, Viglietta C, Baratte M, Boulanger L, Renard J-P: Cloned rabbits produced by nuclear transfer from adult somatic cells. Nat Biotechnol 2002;20:366-369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0</w:t>
      </w:r>
      <w:r w:rsidRPr="00993690">
        <w:rPr>
          <w:rFonts w:ascii="Calibri" w:hAnsi="Calibri"/>
          <w:noProof/>
          <w:sz w:val="24"/>
          <w:szCs w:val="24"/>
        </w:rPr>
        <w:tab/>
        <w:t>Zhou Q, Renard J-P, Le Friec G, Brochard V, Beaujean N, Cherifi Y, Fraichard A, Cozzi J: Generation of fertile cloned rats by regulating oocyte activation. Science 2003;302:1179-1179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1</w:t>
      </w:r>
      <w:r w:rsidRPr="00993690">
        <w:rPr>
          <w:rFonts w:ascii="Calibri" w:hAnsi="Calibri"/>
          <w:noProof/>
          <w:sz w:val="24"/>
          <w:szCs w:val="24"/>
        </w:rPr>
        <w:tab/>
        <w:t>Galli C, Lagutina I, Crotti G, Colleoni S, Turini P, Ponderato N, Duchi R, Lazzari G: Pregnancy: A cloned horse born to its dam twin. Nature 2003;424:635-635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2</w:t>
      </w:r>
      <w:r w:rsidRPr="00993690">
        <w:rPr>
          <w:rFonts w:ascii="Calibri" w:hAnsi="Calibri"/>
          <w:noProof/>
          <w:sz w:val="24"/>
          <w:szCs w:val="24"/>
        </w:rPr>
        <w:tab/>
        <w:t>Woods GL, White KL, Vanderwall DK, Li G-P, Aston KI, Bunch TD, Meerdo LN, Pate BJ: A mule cloned from fetal cells by nuclear transfer. Science 2003;301:1063-1063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3</w:t>
      </w:r>
      <w:r w:rsidRPr="00993690">
        <w:rPr>
          <w:rFonts w:ascii="Calibri" w:hAnsi="Calibri"/>
          <w:noProof/>
          <w:sz w:val="24"/>
          <w:szCs w:val="24"/>
        </w:rPr>
        <w:tab/>
        <w:t>Gomez MC, Earle Pope C, Giraldo A, Lyons LA, Harris RF, King AL, Cole A, Godke RA, Dresser BL: Birth of african wildcat cloned kittens born from domestic cats. Cloning Stem Cells 2004;6:247-258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4</w:t>
      </w:r>
      <w:r w:rsidRPr="00993690">
        <w:rPr>
          <w:rFonts w:ascii="Calibri" w:hAnsi="Calibri"/>
          <w:noProof/>
          <w:sz w:val="24"/>
          <w:szCs w:val="24"/>
        </w:rPr>
        <w:tab/>
        <w:t>Lee BC, Kim MK, Jang G, Oh HJ, Yuda F, Kim HJ, Shamim MH, Kim JJ, Kang SK, Schatten G: Dogs cloned from adult somatic cells. Nature 2005;436:641-641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5</w:t>
      </w:r>
      <w:r w:rsidRPr="00993690">
        <w:rPr>
          <w:rFonts w:ascii="Calibri" w:hAnsi="Calibri"/>
          <w:noProof/>
          <w:sz w:val="24"/>
          <w:szCs w:val="24"/>
        </w:rPr>
        <w:tab/>
        <w:t>Kim MK, Jang G, Oh HJ, Yuda F, Kim HJ, Hwang WS, Hossein MS, Kim JJ, Shin NS, Kang SK: Endangered wolves cloned from adult somatic cells. Cloning Stem Cells 2007;9:130-137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6</w:t>
      </w:r>
      <w:r w:rsidRPr="00993690">
        <w:rPr>
          <w:rFonts w:ascii="Calibri" w:hAnsi="Calibri"/>
          <w:noProof/>
          <w:sz w:val="24"/>
          <w:szCs w:val="24"/>
        </w:rPr>
        <w:tab/>
        <w:t>Li Z, Sun X, Chen J, Liu X, Wisely SM, Zhou Q, Renard J-P, Leno GH, Engelhardt JF: Cloned ferrets produced by somatic cell nuclear transfer. Dev Biol 2006;293:439-448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7</w:t>
      </w:r>
      <w:r w:rsidRPr="00993690">
        <w:rPr>
          <w:rFonts w:ascii="Calibri" w:hAnsi="Calibri"/>
          <w:noProof/>
          <w:sz w:val="24"/>
          <w:szCs w:val="24"/>
        </w:rPr>
        <w:tab/>
        <w:t>Berg DK, Li C, Asher G, Wells DN, Oback B: Red deer cloned from antler stem cells and their differentiated progeny. Biol Reprod 2007;77:384-394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8</w:t>
      </w:r>
      <w:r w:rsidRPr="00993690">
        <w:rPr>
          <w:rFonts w:ascii="Calibri" w:hAnsi="Calibri"/>
          <w:noProof/>
          <w:sz w:val="24"/>
          <w:szCs w:val="24"/>
        </w:rPr>
        <w:tab/>
        <w:t>Shi D, Lu F, Wei Y, Cui K, Yang S, Wei J, Liu Q: Buffalos (bubalus bubalis) cloned by nuclear transfer of somatic cells. Biol Reprod 2007;77:285-291.</w:t>
      </w:r>
    </w:p>
    <w:p w:rsidR="00993690" w:rsidRPr="00993690" w:rsidRDefault="00993690" w:rsidP="00993690">
      <w:pPr>
        <w:spacing w:after="0"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19</w:t>
      </w:r>
      <w:r w:rsidRPr="00993690">
        <w:rPr>
          <w:rFonts w:ascii="Calibri" w:hAnsi="Calibri"/>
          <w:noProof/>
          <w:sz w:val="24"/>
          <w:szCs w:val="24"/>
        </w:rPr>
        <w:tab/>
        <w:t>Wani NA, Wernery U, Hassan F, Wernery R, Skidmore J: Production of the first cloned camel by somatic cell nuclear transfer. Biol Reprod 2010;82:373-379.</w:t>
      </w:r>
    </w:p>
    <w:p w:rsidR="00993690" w:rsidRPr="00993690" w:rsidRDefault="00993690" w:rsidP="00993690">
      <w:pPr>
        <w:spacing w:line="240" w:lineRule="auto"/>
        <w:ind w:left="720" w:hanging="720"/>
        <w:rPr>
          <w:rFonts w:ascii="Calibri" w:hAnsi="Calibri"/>
          <w:noProof/>
          <w:sz w:val="24"/>
          <w:szCs w:val="24"/>
        </w:rPr>
      </w:pPr>
      <w:r w:rsidRPr="00993690">
        <w:rPr>
          <w:rFonts w:ascii="Calibri" w:hAnsi="Calibri"/>
          <w:noProof/>
          <w:sz w:val="24"/>
          <w:szCs w:val="24"/>
        </w:rPr>
        <w:t>20</w:t>
      </w:r>
      <w:r w:rsidRPr="00993690">
        <w:rPr>
          <w:rFonts w:ascii="Calibri" w:hAnsi="Calibri"/>
          <w:noProof/>
          <w:sz w:val="24"/>
          <w:szCs w:val="24"/>
        </w:rPr>
        <w:tab/>
        <w:t>Hwang I, Jeong YW, Kim JJ, Lee HJ, Kang M, Park KB, Park JH, Kim YW, Kim WT, Shin T: Successful cloning of coyotes through interspecies somatic cell nuclear transfer using domestic dog oocytes. Reprod Fertil Dev 2013;25:1142-1148.</w:t>
      </w:r>
    </w:p>
    <w:p w:rsidR="00993690" w:rsidRPr="00993690" w:rsidRDefault="00993690" w:rsidP="00993690">
      <w:pPr>
        <w:spacing w:line="240" w:lineRule="auto"/>
        <w:rPr>
          <w:rFonts w:ascii="Calibri" w:hAnsi="Calibri"/>
          <w:noProof/>
          <w:sz w:val="24"/>
          <w:szCs w:val="24"/>
        </w:rPr>
      </w:pPr>
    </w:p>
    <w:p w:rsidR="00F56A7F" w:rsidRPr="00993690" w:rsidRDefault="00B0445B">
      <w:pPr>
        <w:rPr>
          <w:sz w:val="24"/>
          <w:szCs w:val="24"/>
        </w:rPr>
      </w:pPr>
      <w:r w:rsidRPr="00993690">
        <w:rPr>
          <w:sz w:val="24"/>
          <w:szCs w:val="24"/>
        </w:rPr>
        <w:fldChar w:fldCharType="end"/>
      </w:r>
    </w:p>
    <w:sectPr w:rsidR="00F56A7F" w:rsidRPr="00993690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ron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0xsxvzzsw92te5zpgxa9sss0ead5x9rp0x&quot;&gt;Joerg Copy&lt;record-ids&gt;&lt;item&gt;637&lt;/item&gt;&lt;item&gt;642&lt;/item&gt;&lt;item&gt;666&lt;/item&gt;&lt;item&gt;667&lt;/item&gt;&lt;item&gt;668&lt;/item&gt;&lt;item&gt;669&lt;/item&gt;&lt;item&gt;670&lt;/item&gt;&lt;item&gt;672&lt;/item&gt;&lt;item&gt;673&lt;/item&gt;&lt;item&gt;674&lt;/item&gt;&lt;item&gt;675&lt;/item&gt;&lt;item&gt;676&lt;/item&gt;&lt;item&gt;677&lt;/item&gt;&lt;item&gt;678&lt;/item&gt;&lt;item&gt;679&lt;/item&gt;&lt;item&gt;680&lt;/item&gt;&lt;item&gt;682&lt;/item&gt;&lt;item&gt;683&lt;/item&gt;&lt;item&gt;684&lt;/item&gt;&lt;item&gt;685&lt;/item&gt;&lt;/record-ids&gt;&lt;/item&gt;&lt;/Libraries&gt;"/>
  </w:docVars>
  <w:rsids>
    <w:rsidRoot w:val="00B0445B"/>
    <w:rsid w:val="0064330B"/>
    <w:rsid w:val="0070535E"/>
    <w:rsid w:val="00993690"/>
    <w:rsid w:val="00B0445B"/>
    <w:rsid w:val="00D67528"/>
    <w:rsid w:val="00DD2486"/>
    <w:rsid w:val="00F56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B044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B0445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B0445B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B0445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B0445B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B044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B0445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B0445B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B0445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B0445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323</Words>
  <Characters>20937</Characters>
  <Application>Microsoft Office Word</Application>
  <DocSecurity>0</DocSecurity>
  <Lines>174</Lines>
  <Paragraphs>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FA-Tulln</Company>
  <LinksUpToDate>false</LinksUpToDate>
  <CharactersWithSpaces>24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burgsta</dc:creator>
  <cp:lastModifiedBy>joerg.burgstaller</cp:lastModifiedBy>
  <cp:revision>2</cp:revision>
  <dcterms:created xsi:type="dcterms:W3CDTF">2016-09-22T11:34:00Z</dcterms:created>
  <dcterms:modified xsi:type="dcterms:W3CDTF">2016-09-22T11:34:00Z</dcterms:modified>
</cp:coreProperties>
</file>